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50BEA55F"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w:t>
      </w:r>
      <w:commentRangeStart w:id="14"/>
      <w:r w:rsidR="00841086">
        <w:t>Note, we excluded occurrence data (and indeed environmental data, below) originating from coastal pixels at the 0.05</w:t>
      </w:r>
      <w:r w:rsidR="00841086">
        <w:rPr>
          <w:rFonts w:cstheme="majorBidi"/>
        </w:rPr>
        <w:t>° resolution.</w:t>
      </w:r>
      <w:commentRangeEnd w:id="14"/>
      <w:r w:rsidR="00540260">
        <w:rPr>
          <w:rStyle w:val="CommentReference"/>
          <w:rFonts w:ascii="Times New Roman" w:hAnsiTheme="minorHAnsi"/>
        </w:rPr>
        <w:commentReference w:id="14"/>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lastRenderedPageBreak/>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82FC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5"/>
      <w:r w:rsidR="00E25251">
        <w:t>gradients</w:t>
      </w:r>
      <w:commentRangeEnd w:id="15"/>
      <w:r w:rsidR="008F78EE">
        <w:rPr>
          <w:rStyle w:val="CommentReference"/>
          <w:rFonts w:ascii="Times New Roman" w:hAnsiTheme="minorHAnsi"/>
        </w:rPr>
        <w:commentReference w:id="15"/>
      </w:r>
      <w:r w:rsidR="00E25251">
        <w:t xml:space="preserve">. </w:t>
      </w:r>
      <w:r w:rsidR="00086052">
        <w:t>As far as possible, these variables were selected to represent environmental axes which are considered regionally important</w:t>
      </w:r>
      <w:r w:rsidR="004066C3">
        <w:t xml:space="preserve"> and </w:t>
      </w:r>
      <w:commentRangeStart w:id="16"/>
      <w:commentRangeStart w:id="17"/>
      <w:r w:rsidR="004066C3">
        <w:t xml:space="preserve">nominally </w:t>
      </w:r>
      <w:commentRangeEnd w:id="16"/>
      <w:r w:rsidR="008F78EE">
        <w:rPr>
          <w:rStyle w:val="CommentReference"/>
          <w:rFonts w:ascii="Times New Roman" w:hAnsiTheme="minorHAnsi"/>
        </w:rPr>
        <w:commentReference w:id="16"/>
      </w:r>
      <w:commentRangeEnd w:id="17"/>
      <w:r w:rsidR="00F0240E">
        <w:rPr>
          <w:rStyle w:val="CommentReference"/>
          <w:rFonts w:ascii="Times New Roman" w:hAnsiTheme="minorHAnsi"/>
        </w:rPr>
        <w:commentReference w:id="17"/>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8"/>
      <w:commentRangeStart w:id="19"/>
      <w:r w:rsidR="00FD3C3A">
        <w:t xml:space="preserve">both </w:t>
      </w:r>
      <w:commentRangeEnd w:id="18"/>
      <w:r w:rsidR="0076433F">
        <w:rPr>
          <w:rStyle w:val="CommentReference"/>
          <w:rFonts w:ascii="Times New Roman" w:hAnsiTheme="minorHAnsi"/>
        </w:rPr>
        <w:commentReference w:id="18"/>
      </w:r>
      <w:commentRangeEnd w:id="19"/>
      <w:r w:rsidR="008156BB">
        <w:rPr>
          <w:rStyle w:val="CommentReference"/>
          <w:rFonts w:ascii="Times New Roman" w:hAnsiTheme="minorHAnsi"/>
        </w:rPr>
        <w:commentReference w:id="19"/>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0"/>
      <w:commentRangeStart w:id="21"/>
      <w:r w:rsidR="00F358D2">
        <w:t>log</w:t>
      </w:r>
      <w:r w:rsidR="00F70EA3">
        <w:rPr>
          <w:vertAlign w:val="subscript"/>
        </w:rPr>
        <w:t>10</w:t>
      </w:r>
      <w:r w:rsidR="00F70EA3">
        <w:t>-</w:t>
      </w:r>
      <w:r w:rsidR="00F358D2">
        <w:t xml:space="preserve">transformed </w:t>
      </w:r>
      <w:commentRangeEnd w:id="20"/>
      <w:r w:rsidR="0076433F">
        <w:rPr>
          <w:rStyle w:val="CommentReference"/>
          <w:rFonts w:ascii="Times New Roman" w:hAnsiTheme="minorHAnsi"/>
        </w:rPr>
        <w:commentReference w:id="20"/>
      </w:r>
      <w:commentRangeEnd w:id="21"/>
      <w:r w:rsidR="00CF1356">
        <w:rPr>
          <w:rStyle w:val="CommentReference"/>
          <w:rFonts w:ascii="Times New Roman" w:hAnsiTheme="minorHAnsi"/>
        </w:rPr>
        <w:commentReference w:id="21"/>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2" w:name="environmental-heterogeneity-as-an-explan"/>
      <w:r>
        <w:t>2.3</w:t>
      </w:r>
      <w:r w:rsidR="0009179A">
        <w:t>:</w:t>
      </w:r>
      <w:r>
        <w:t xml:space="preserve"> </w:t>
      </w:r>
      <w:r w:rsidR="005F0FFB">
        <w:t>Environmental heterogeneity as an explanation of species richness</w:t>
      </w:r>
      <w:bookmarkEnd w:id="22"/>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3"/>
      <w:r w:rsidR="00265947">
        <w:t>to assess</w:t>
      </w:r>
      <w:r w:rsidR="003D2B4F">
        <w:t xml:space="preserve"> whether the exceptional richness of hotspots is best explained by factors other than environmental heterogeneity</w:t>
      </w:r>
      <w:commentRangeEnd w:id="23"/>
      <w:r w:rsidR="00125C57">
        <w:rPr>
          <w:rStyle w:val="CommentReference"/>
          <w:rFonts w:ascii="Times New Roman" w:hAnsiTheme="minorHAnsi"/>
        </w:rPr>
        <w:commentReference w:id="23"/>
      </w:r>
      <w:r w:rsidR="003D2B4F">
        <w:t xml:space="preserve">, we </w:t>
      </w:r>
      <w:r w:rsidR="003D2B4F">
        <w:lastRenderedPageBreak/>
        <w:t>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4" w:name="results"/>
      <w:r>
        <w:t>3</w:t>
      </w:r>
      <w:r w:rsidR="00E4661A">
        <w:t>:</w:t>
      </w:r>
      <w:r>
        <w:t xml:space="preserve"> </w:t>
      </w:r>
      <w:r w:rsidR="00D04776">
        <w:t>Results</w:t>
      </w:r>
      <w:bookmarkEnd w:id="2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5"/>
      <w:commentRangeStart w:id="26"/>
      <w:r>
        <w:t>species</w:t>
      </w:r>
      <w:r w:rsidRPr="00B332AF">
        <w:t xml:space="preserve"> richness </w:t>
      </w:r>
      <w:r>
        <w:t>per unit area is similar at the QDS</w:t>
      </w:r>
      <w:commentRangeEnd w:id="25"/>
      <w:r w:rsidR="00CA131C">
        <w:rPr>
          <w:rStyle w:val="CommentReference"/>
          <w:rFonts w:ascii="Times New Roman" w:hAnsiTheme="minorHAnsi"/>
        </w:rPr>
        <w:commentReference w:id="25"/>
      </w:r>
      <w:commentRangeEnd w:id="26"/>
      <w:r w:rsidR="00F77185">
        <w:rPr>
          <w:rStyle w:val="CommentReference"/>
          <w:rFonts w:ascii="Times New Roman" w:hAnsiTheme="minorHAnsi"/>
        </w:rPr>
        <w:commentReference w:id="26"/>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7"/>
      <w:commentRangeStart w:id="28"/>
      <w:r w:rsidRPr="002C20EB">
        <w:rPr>
          <w:highlight w:val="yellow"/>
        </w:rPr>
        <w:t>SI</w:t>
      </w:r>
      <w:r w:rsidRPr="00503A1D">
        <w:rPr>
          <w:highlight w:val="yellow"/>
        </w:rPr>
        <w:t>, Figure S1</w:t>
      </w:r>
      <w:r w:rsidRPr="002C20EB">
        <w:rPr>
          <w:highlight w:val="yellow"/>
        </w:rPr>
        <w:t>a</w:t>
      </w:r>
      <w:commentRangeEnd w:id="27"/>
      <w:r w:rsidR="00CA131C">
        <w:rPr>
          <w:rStyle w:val="CommentReference"/>
          <w:rFonts w:ascii="Times New Roman" w:hAnsiTheme="minorHAnsi"/>
        </w:rPr>
        <w:commentReference w:id="27"/>
      </w:r>
      <w:commentRangeEnd w:id="28"/>
      <w:r w:rsidR="004E7A80">
        <w:rPr>
          <w:rStyle w:val="CommentReference"/>
          <w:rFonts w:ascii="Times New Roman" w:hAnsiTheme="minorHAnsi"/>
        </w:rPr>
        <w:commentReference w:id="28"/>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9"/>
      <w:commentRangeStart w:id="30"/>
      <w:r>
        <w:t xml:space="preserve">The </w:t>
      </w:r>
      <w:r w:rsidR="00F554DF">
        <w:t xml:space="preserve">ANCOVA </w:t>
      </w:r>
      <w:r w:rsidR="002C7612">
        <w:t>results show</w:t>
      </w:r>
      <w:r w:rsidR="00F554DF">
        <w:t xml:space="preserve"> that </w:t>
      </w:r>
      <w:r w:rsidR="00F554DF">
        <w:rPr>
          <w:rFonts w:eastAsiaTheme="minorEastAsia"/>
        </w:rPr>
        <w:t>h</w:t>
      </w:r>
      <w:commentRangeEnd w:id="29"/>
      <w:r w:rsidR="0090296A">
        <w:rPr>
          <w:rStyle w:val="CommentReference"/>
          <w:rFonts w:ascii="Times New Roman" w:hAnsiTheme="minorHAnsi"/>
        </w:rPr>
        <w:commentReference w:id="29"/>
      </w:r>
      <w:commentRangeEnd w:id="30"/>
      <w:r w:rsidR="008A19FB">
        <w:rPr>
          <w:rStyle w:val="CommentReference"/>
          <w:rFonts w:ascii="Times New Roman" w:hAnsiTheme="minorHAnsi"/>
        </w:rPr>
        <w:commentReference w:id="30"/>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1"/>
      <w:commentRangeStart w:id="32"/>
      <w:r w:rsidR="001A7D58" w:rsidRPr="0087034A">
        <w:rPr>
          <w:i/>
          <w:iCs/>
        </w:rPr>
        <w:t>SD</w:t>
      </w:r>
      <w:r w:rsidR="00827247">
        <w:rPr>
          <w:iCs/>
          <w:vertAlign w:val="subscript"/>
        </w:rPr>
        <w:t>GCFR</w:t>
      </w:r>
      <w:r w:rsidR="001A7D58">
        <w:t xml:space="preserve"> </w:t>
      </w:r>
      <w:commentRangeEnd w:id="31"/>
      <w:r w:rsidR="001A7D58">
        <w:rPr>
          <w:rStyle w:val="CommentReference"/>
          <w:rFonts w:ascii="Times New Roman" w:hAnsiTheme="minorHAnsi"/>
        </w:rPr>
        <w:commentReference w:id="31"/>
      </w:r>
      <w:commentRangeEnd w:id="32"/>
      <w:r w:rsidR="001A7D58">
        <w:rPr>
          <w:rStyle w:val="CommentReference"/>
          <w:rFonts w:ascii="Times New Roman" w:hAnsiTheme="minorHAnsi"/>
        </w:rPr>
        <w:commentReference w:id="32"/>
      </w:r>
      <w:r w:rsidR="001A7D58">
        <w:t xml:space="preserve">= </w:t>
      </w:r>
      <w:r w:rsidR="00827247">
        <w:t>335</w:t>
      </w:r>
      <w:r w:rsidR="001A7D58" w:rsidRPr="0087034A">
        <w:t>.</w:t>
      </w:r>
      <w:r w:rsidR="00827247">
        <w:t xml:space="preserve">2; </w:t>
      </w:r>
      <w:commentRangeStart w:id="33"/>
      <w:commentRangeStart w:id="34"/>
      <w:r w:rsidR="00827247" w:rsidRPr="0087034A">
        <w:rPr>
          <w:i/>
          <w:iCs/>
        </w:rPr>
        <w:t>SD</w:t>
      </w:r>
      <w:r w:rsidR="00827247">
        <w:rPr>
          <w:iCs/>
          <w:vertAlign w:val="subscript"/>
        </w:rPr>
        <w:t>SWAFR</w:t>
      </w:r>
      <w:r w:rsidR="00827247">
        <w:t xml:space="preserve"> </w:t>
      </w:r>
      <w:commentRangeEnd w:id="33"/>
      <w:r w:rsidR="00827247">
        <w:t>= 247.4</w:t>
      </w:r>
      <w:r w:rsidR="00827247">
        <w:rPr>
          <w:rStyle w:val="CommentReference"/>
          <w:rFonts w:ascii="Times New Roman" w:hAnsiTheme="minorHAnsi"/>
        </w:rPr>
        <w:commentReference w:id="33"/>
      </w:r>
      <w:commentRangeEnd w:id="34"/>
      <w:r w:rsidR="00827247">
        <w:rPr>
          <w:rStyle w:val="CommentReference"/>
          <w:rFonts w:ascii="Times New Roman" w:hAnsiTheme="minorHAnsi"/>
        </w:rPr>
        <w:commentReference w:id="34"/>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5"/>
      <w:r w:rsidR="00B2312C">
        <w:rPr>
          <w:rFonts w:eastAsiaTheme="minorEastAsia" w:cstheme="majorBidi"/>
        </w:rPr>
        <w:t xml:space="preserve">see also SI. Figure </w:t>
      </w:r>
      <w:commentRangeStart w:id="36"/>
      <w:r w:rsidR="00B2312C">
        <w:rPr>
          <w:rFonts w:eastAsiaTheme="minorEastAsia" w:cstheme="majorBidi"/>
        </w:rPr>
        <w:t>A</w:t>
      </w:r>
      <w:commentRangeEnd w:id="36"/>
      <w:r w:rsidR="0090296A">
        <w:rPr>
          <w:rStyle w:val="CommentReference"/>
          <w:rFonts w:ascii="Times New Roman" w:hAnsiTheme="minorHAnsi"/>
        </w:rPr>
        <w:commentReference w:id="36"/>
      </w:r>
      <w:commentRangeEnd w:id="35"/>
      <w:r w:rsidR="000F6938">
        <w:rPr>
          <w:rStyle w:val="CommentReference"/>
          <w:rFonts w:ascii="Times New Roman" w:hAnsiTheme="minorHAnsi"/>
        </w:rPr>
        <w:commentReference w:id="35"/>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7"/>
      <w:commentRangeStart w:id="38"/>
      <w:r w:rsidR="003E77D9" w:rsidRPr="0087034A">
        <w:rPr>
          <w:i/>
          <w:iCs/>
        </w:rPr>
        <w:t>SD</w:t>
      </w:r>
      <w:r w:rsidR="003E77D9">
        <w:rPr>
          <w:iCs/>
          <w:vertAlign w:val="subscript"/>
        </w:rPr>
        <w:t>GCFR</w:t>
      </w:r>
      <w:r w:rsidR="003E77D9">
        <w:t xml:space="preserve"> </w:t>
      </w:r>
      <w:commentRangeEnd w:id="37"/>
      <w:r w:rsidR="003E77D9">
        <w:rPr>
          <w:rStyle w:val="CommentReference"/>
          <w:rFonts w:ascii="Times New Roman" w:hAnsiTheme="minorHAnsi"/>
        </w:rPr>
        <w:commentReference w:id="37"/>
      </w:r>
      <w:commentRangeEnd w:id="38"/>
      <w:r w:rsidR="003E77D9">
        <w:rPr>
          <w:rStyle w:val="CommentReference"/>
          <w:rFonts w:ascii="Times New Roman" w:hAnsiTheme="minorHAnsi"/>
        </w:rPr>
        <w:commentReference w:id="38"/>
      </w:r>
      <w:r w:rsidR="003E77D9">
        <w:t xml:space="preserve">= 315.5; </w:t>
      </w:r>
      <w:r w:rsidR="003E77D9" w:rsidRPr="0087034A">
        <w:rPr>
          <w:i/>
          <w:iCs/>
        </w:rPr>
        <w:t>SD</w:t>
      </w:r>
      <w:r w:rsidR="003E77D9">
        <w:rPr>
          <w:iCs/>
          <w:vertAlign w:val="subscript"/>
        </w:rPr>
        <w:t>SWAFR</w:t>
      </w:r>
      <w:r w:rsidR="003E77D9">
        <w:t xml:space="preserve"> = 230.1; H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1"/>
      <w:commentRangeStart w:id="42"/>
      <w:r w:rsidR="00C96F57" w:rsidRPr="0087034A">
        <w:rPr>
          <w:i/>
          <w:iCs/>
        </w:rPr>
        <w:t>SD</w:t>
      </w:r>
      <w:r w:rsidR="00C96F57">
        <w:rPr>
          <w:iCs/>
          <w:vertAlign w:val="subscript"/>
        </w:rPr>
        <w:t>GCFR</w:t>
      </w:r>
      <w:r w:rsidR="00C96F57">
        <w:t xml:space="preserve"> </w:t>
      </w:r>
      <w:commentRangeEnd w:id="41"/>
      <w:r w:rsidR="00C96F57">
        <w:rPr>
          <w:rStyle w:val="CommentReference"/>
          <w:rFonts w:ascii="Times New Roman" w:hAnsiTheme="minorHAnsi"/>
        </w:rPr>
        <w:commentReference w:id="41"/>
      </w:r>
      <w:commentRangeEnd w:id="42"/>
      <w:r w:rsidR="00C96F57">
        <w:rPr>
          <w:rStyle w:val="CommentReference"/>
          <w:rFonts w:ascii="Times New Roman" w:hAnsiTheme="minorHAnsi"/>
        </w:rPr>
        <w:commentReference w:id="42"/>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3"/>
      <w:commentRangeStart w:id="44"/>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3"/>
      <w:r w:rsidR="0090296A">
        <w:rPr>
          <w:rStyle w:val="CommentReference"/>
          <w:rFonts w:ascii="Times New Roman" w:hAnsiTheme="minorHAnsi"/>
        </w:rPr>
        <w:commentReference w:id="43"/>
      </w:r>
      <w:commentRangeEnd w:id="44"/>
      <w:r w:rsidR="00C30EFE">
        <w:rPr>
          <w:rStyle w:val="CommentReference"/>
          <w:rFonts w:ascii="Times New Roman" w:hAnsiTheme="minorHAnsi"/>
        </w:rPr>
        <w:commentReference w:id="44"/>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5"/>
      <w:commentRangeStart w:id="46"/>
      <w:r w:rsidR="006F4CB8">
        <w:t>Figure 4</w:t>
      </w:r>
      <w:commentRangeEnd w:id="45"/>
      <w:r w:rsidR="00103D7E">
        <w:rPr>
          <w:rStyle w:val="CommentReference"/>
          <w:rFonts w:ascii="Times New Roman" w:hAnsiTheme="minorHAnsi"/>
        </w:rPr>
        <w:commentReference w:id="45"/>
      </w:r>
      <w:commentRangeEnd w:id="46"/>
      <w:r w:rsidR="00EF443E">
        <w:rPr>
          <w:rStyle w:val="CommentReference"/>
          <w:rFonts w:ascii="Times New Roman" w:hAnsiTheme="minorHAnsi"/>
        </w:rPr>
        <w:commentReference w:id="46"/>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lastRenderedPageBreak/>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8"/>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8"/>
      <w:r w:rsidR="00A57067">
        <w:rPr>
          <w:rStyle w:val="CommentReference"/>
          <w:rFonts w:ascii="Times New Roman" w:hAnsiTheme="minorHAnsi"/>
        </w:rPr>
        <w:commentReference w:id="48"/>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9"/>
      <w:r w:rsidR="002D35E5">
        <w:t>2017</w:t>
      </w:r>
      <w:commentRangeEnd w:id="49"/>
      <w:r w:rsidR="00AD171B">
        <w:rPr>
          <w:rStyle w:val="CommentReference"/>
          <w:rFonts w:ascii="Times New Roman" w:hAnsiTheme="minorHAnsi"/>
        </w:rPr>
        <w:commentReference w:id="49"/>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lastRenderedPageBreak/>
        <w:t xml:space="preserve">In summary, although the existence of a common species richness-environmental heterogeneity relationship across the GCFR and SWAFR suggests that the greater species richness of the 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50"/>
      <w:r w:rsidR="005143E0">
        <w:t>perhaps</w:t>
      </w:r>
      <w:commentRangeEnd w:id="50"/>
      <w:r w:rsidR="009A2AB2">
        <w:rPr>
          <w:rStyle w:val="CommentReference"/>
          <w:rFonts w:ascii="Times New Roman" w:hAnsiTheme="minorHAnsi"/>
        </w:rPr>
        <w:commentReference w:id="50"/>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506A033F" w14:textId="77777777" w:rsidR="00182FC5" w:rsidRDefault="00317DAF" w:rsidP="00C47FAF">
      <w:pPr>
        <w:pStyle w:val="CommentText"/>
        <w:rPr>
          <w:sz w:val="24"/>
        </w:rPr>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p>
    <w:p w14:paraId="0896083A" w14:textId="77777777" w:rsidR="008D3C44" w:rsidRDefault="00182FC5" w:rsidP="00C47FAF">
      <w:pPr>
        <w:pStyle w:val="CommentText"/>
        <w:rPr>
          <w:sz w:val="24"/>
        </w:rPr>
      </w:pPr>
      <w:r>
        <w:rPr>
          <w:sz w:val="24"/>
        </w:rPr>
        <w:t xml:space="preserve">Ruan: </w:t>
      </w:r>
      <w:r w:rsidRPr="00182FC5">
        <w:rPr>
          <w:sz w:val="24"/>
        </w:rPr>
        <w:t xml:space="preserve">An aspect of the environment I have neglected to consider is fire, shown to also contribute to predictions here in the Cape (Cramer &amp; </w:t>
      </w:r>
      <w:proofErr w:type="spellStart"/>
      <w:r w:rsidRPr="00182FC5">
        <w:rPr>
          <w:sz w:val="24"/>
        </w:rPr>
        <w:t>Verboom</w:t>
      </w:r>
      <w:proofErr w:type="spellEnd"/>
      <w:r w:rsidRPr="00182FC5">
        <w:rPr>
          <w:sz w:val="24"/>
        </w:rPr>
        <w:t>, 2016). Cardillo (2012) have shown the structuring forces behind species co-occurrence patterns, and thus likely species richness, differ between species-pairs with different post-fire responses and those with similar post-fire responses.</w:t>
      </w:r>
    </w:p>
    <w:p w14:paraId="634A19BB" w14:textId="77777777" w:rsidR="008D3C44" w:rsidRDefault="008D3C44" w:rsidP="008D3C44">
      <w:pPr>
        <w:pStyle w:val="CommentText"/>
        <w:rPr>
          <w:sz w:val="24"/>
        </w:rPr>
      </w:pPr>
      <w:r>
        <w:rPr>
          <w:sz w:val="24"/>
        </w:rPr>
        <w:t xml:space="preserve">Ruan: </w:t>
      </w:r>
      <w:r w:rsidRPr="008D3C44">
        <w:rPr>
          <w:sz w:val="24"/>
        </w:rPr>
        <w:t>Spatial autocorrelation?</w:t>
      </w:r>
      <w:r>
        <w:rPr>
          <w:sz w:val="24"/>
        </w:rPr>
        <w:t xml:space="preserve"> Our</w:t>
      </w:r>
      <w:r w:rsidRPr="008D3C44">
        <w:rPr>
          <w:sz w:val="24"/>
        </w:rPr>
        <w:t xml:space="preserve"> study is necessarily correlative</w:t>
      </w:r>
      <w:r>
        <w:rPr>
          <w:sz w:val="24"/>
        </w:rPr>
        <w:t xml:space="preserve">. </w:t>
      </w:r>
      <w:r w:rsidRPr="008D3C44">
        <w:rPr>
          <w:sz w:val="24"/>
        </w:rPr>
        <w:t xml:space="preserve">Spatial arranged response AND predictors </w:t>
      </w:r>
      <w:r w:rsidRPr="008D3C44">
        <w:rPr>
          <w:sz w:val="24"/>
        </w:rPr>
        <w:t>“</w:t>
      </w:r>
      <w:r w:rsidRPr="008D3C44">
        <w:rPr>
          <w:sz w:val="24"/>
        </w:rPr>
        <w:t>cancel each other out</w:t>
      </w:r>
      <w:r w:rsidRPr="008D3C44">
        <w:rPr>
          <w:sz w:val="24"/>
        </w:rPr>
        <w:t>”</w:t>
      </w:r>
      <w:r>
        <w:rPr>
          <w:sz w:val="24"/>
        </w:rPr>
        <w:t>?</w:t>
      </w:r>
    </w:p>
    <w:p w14:paraId="73EE69CB" w14:textId="4C3D8DD7" w:rsidR="004B3DF5" w:rsidRPr="008D3C44" w:rsidRDefault="008D3C44" w:rsidP="008D3C44">
      <w:pPr>
        <w:pStyle w:val="CommentText"/>
        <w:rPr>
          <w:sz w:val="24"/>
        </w:rPr>
      </w:pPr>
      <w:r>
        <w:rPr>
          <w:sz w:val="24"/>
        </w:rPr>
        <w:t xml:space="preserve">Ruan: </w:t>
      </w:r>
      <w:r w:rsidRPr="008D3C44">
        <w:rPr>
          <w:sz w:val="24"/>
        </w:rPr>
        <w:t>Species-occurrence data &amp; collection effort?</w:t>
      </w:r>
      <w:r>
        <w:rPr>
          <w:sz w:val="24"/>
        </w:rPr>
        <w:t xml:space="preserve"> </w:t>
      </w:r>
      <w:r w:rsidRPr="008D3C44">
        <w:rPr>
          <w:sz w:val="24"/>
        </w:rPr>
        <w:t xml:space="preserve">Address outliers, and compare to </w:t>
      </w:r>
      <w:proofErr w:type="spellStart"/>
      <w:r w:rsidRPr="008D3C44">
        <w:rPr>
          <w:sz w:val="24"/>
        </w:rPr>
        <w:t>Gioia</w:t>
      </w:r>
      <w:proofErr w:type="spellEnd"/>
      <w:r w:rsidRPr="008D3C44">
        <w:rPr>
          <w:sz w:val="24"/>
        </w:rPr>
        <w:t xml:space="preserve"> &amp; Hopper 2007 (Re: rarefaction etc.) to show that, indeed, our data are flawed.</w:t>
      </w:r>
      <w:r>
        <w:rPr>
          <w:sz w:val="24"/>
        </w:rPr>
        <w:t xml:space="preserve"> </w:t>
      </w:r>
      <w:r w:rsidRPr="008D3C44">
        <w:rPr>
          <w:sz w:val="24"/>
        </w:rPr>
        <w:t xml:space="preserve">Also note Cramer &amp; </w:t>
      </w:r>
      <w:proofErr w:type="spellStart"/>
      <w:r w:rsidRPr="008D3C44">
        <w:rPr>
          <w:sz w:val="24"/>
        </w:rPr>
        <w:t>Verboom</w:t>
      </w:r>
      <w:proofErr w:type="spellEnd"/>
      <w:r w:rsidRPr="008D3C44">
        <w:rPr>
          <w:sz w:val="24"/>
        </w:rPr>
        <w:t xml:space="preserve"> 2017 managed in-spite of it (Re: rarefaction etc.)!</w:t>
      </w:r>
      <w:r>
        <w:rPr>
          <w:sz w:val="24"/>
        </w:rPr>
        <w:t xml:space="preserve"> </w:t>
      </w:r>
      <w:r w:rsidRPr="008D3C44">
        <w:rPr>
          <w:sz w:val="24"/>
        </w:rPr>
        <w:t xml:space="preserve">In addition to the scale of our data, spatial bias in species </w:t>
      </w:r>
      <w:proofErr w:type="spellStart"/>
      <w:r w:rsidRPr="008D3C44">
        <w:rPr>
          <w:sz w:val="24"/>
        </w:rPr>
        <w:t>occurence</w:t>
      </w:r>
      <w:proofErr w:type="spellEnd"/>
      <w:r w:rsidRPr="008D3C44">
        <w:rPr>
          <w:sz w:val="24"/>
        </w:rPr>
        <w:t xml:space="preserve"> data must also be considered. GBIF data are sourced from both herbaria and plot-monitoring datasets. The relative contribution of each of these to GBIF data may vary between countries and regions</w:t>
      </w:r>
      <w:r w:rsidRPr="008D3C44">
        <w:rPr>
          <w:sz w:val="24"/>
        </w:rPr>
        <w:t>—</w:t>
      </w:r>
      <w:r w:rsidRPr="008D3C44">
        <w:rPr>
          <w:sz w:val="24"/>
        </w:rPr>
        <w:t xml:space="preserve">i.e. between the Cape and SWA. As recently noted by </w:t>
      </w:r>
      <w:r w:rsidRPr="008D3C44">
        <w:rPr>
          <w:sz w:val="24"/>
        </w:rPr>
        <w:lastRenderedPageBreak/>
        <w:t xml:space="preserve">Guerin (2018), herbarium records and plot-based inventories describe regional flora with varying accuracy, especially with respect to documenting high levels of floristic turnover. We </w:t>
      </w:r>
      <w:proofErr w:type="spellStart"/>
      <w:r w:rsidRPr="008D3C44">
        <w:rPr>
          <w:sz w:val="24"/>
        </w:rPr>
        <w:t>emphasise</w:t>
      </w:r>
      <w:proofErr w:type="spellEnd"/>
      <w:r w:rsidRPr="008D3C44">
        <w:rPr>
          <w:sz w:val="24"/>
        </w:rPr>
        <w:t xml:space="preserve"> here our concerns that there the floral </w:t>
      </w:r>
      <w:proofErr w:type="spellStart"/>
      <w:r w:rsidRPr="008D3C44">
        <w:rPr>
          <w:sz w:val="24"/>
        </w:rPr>
        <w:t>occurence</w:t>
      </w:r>
      <w:proofErr w:type="spellEnd"/>
      <w:r w:rsidRPr="008D3C44">
        <w:rPr>
          <w:sz w:val="24"/>
        </w:rPr>
        <w:t xml:space="preserve"> data and soils information use in this study are especially at risk of spatial bias and/or inaccuracies.</w:t>
      </w:r>
      <w:r>
        <w:rPr>
          <w:sz w:val="24"/>
        </w:rPr>
        <w:t xml:space="preserve"> </w:t>
      </w:r>
      <w:bookmarkStart w:id="52" w:name="_GoBack"/>
      <w:bookmarkEnd w:id="52"/>
      <w:r w:rsidRPr="008D3C44">
        <w:rPr>
          <w:sz w:val="24"/>
        </w:rPr>
        <w:t xml:space="preserve">Another issue related to spatial scales, as with any ecological study, is that of spatially uniform and representative plant species </w:t>
      </w:r>
      <w:proofErr w:type="spellStart"/>
      <w:r w:rsidRPr="008D3C44">
        <w:rPr>
          <w:sz w:val="24"/>
        </w:rPr>
        <w:t>occurence</w:t>
      </w:r>
      <w:proofErr w:type="spellEnd"/>
      <w:r w:rsidRPr="008D3C44">
        <w:rPr>
          <w:sz w:val="24"/>
        </w:rPr>
        <w:t xml:space="preserve"> data. Efforts were made herein to </w:t>
      </w:r>
      <w:proofErr w:type="spellStart"/>
      <w:r w:rsidRPr="008D3C44">
        <w:rPr>
          <w:sz w:val="24"/>
        </w:rPr>
        <w:t>minimise</w:t>
      </w:r>
      <w:proofErr w:type="spellEnd"/>
      <w:r w:rsidRPr="008D3C44">
        <w:rPr>
          <w:sz w:val="24"/>
        </w:rPr>
        <w:t xml:space="preserve"> differences in data-quality between SWA and Cape by using remote-sensing derived environmental data. Species </w:t>
      </w:r>
      <w:proofErr w:type="spellStart"/>
      <w:r w:rsidRPr="008D3C44">
        <w:rPr>
          <w:sz w:val="24"/>
        </w:rPr>
        <w:t>occurence</w:t>
      </w:r>
      <w:proofErr w:type="spellEnd"/>
      <w:r w:rsidRPr="008D3C44">
        <w:rPr>
          <w:sz w:val="24"/>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8D3C44">
        <w:rPr>
          <w:sz w:val="24"/>
        </w:rPr>
        <w:t>environmenta</w:t>
      </w:r>
      <w:proofErr w:type="spellEnd"/>
      <w:r w:rsidRPr="008D3C44">
        <w:rPr>
          <w:sz w:val="24"/>
        </w:rPr>
        <w:t xml:space="preserve"> in reality in empirically heterogeneous environments like the Cape and SWA.</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3"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4"/>
      <w:commentRangeStart w:id="55"/>
      <w:r w:rsidR="00F330A8">
        <w:t xml:space="preserve">Frequency </w:t>
      </w:r>
      <w:commentRangeStart w:id="56"/>
      <w:commentRangeStart w:id="57"/>
      <w:r w:rsidR="00F330A8">
        <w:t>d</w:t>
      </w:r>
      <w:r w:rsidRPr="002C037D">
        <w:t xml:space="preserve">istributions </w:t>
      </w:r>
      <w:commentRangeEnd w:id="56"/>
      <w:r w:rsidR="00F330A8">
        <w:rPr>
          <w:rStyle w:val="CommentReference"/>
          <w:rFonts w:ascii="Times New Roman" w:hAnsiTheme="minorHAnsi"/>
        </w:rPr>
        <w:commentReference w:id="56"/>
      </w:r>
      <w:commentRangeEnd w:id="57"/>
      <w:r w:rsidR="006F5A52">
        <w:rPr>
          <w:rStyle w:val="CommentReference"/>
          <w:rFonts w:ascii="Times New Roman" w:hAnsiTheme="minorHAnsi"/>
        </w:rPr>
        <w:commentReference w:id="57"/>
      </w:r>
      <w:commentRangeEnd w:id="54"/>
      <w:r w:rsidR="006125FF">
        <w:rPr>
          <w:rStyle w:val="CommentReference"/>
          <w:rFonts w:ascii="Times New Roman" w:hAnsiTheme="minorHAnsi"/>
        </w:rPr>
        <w:commentReference w:id="54"/>
      </w:r>
      <w:commentRangeEnd w:id="55"/>
      <w:r w:rsidR="00644312">
        <w:rPr>
          <w:rStyle w:val="CommentReference"/>
          <w:rFonts w:ascii="Times New Roman" w:hAnsiTheme="minorHAnsi"/>
        </w:rPr>
        <w:commentReference w:id="55"/>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8"/>
      <w:r w:rsidR="00AA17FE">
        <w:t xml:space="preserve">significant slopes </w:t>
      </w:r>
      <w:commentRangeEnd w:id="58"/>
      <w:r w:rsidR="00A57067">
        <w:rPr>
          <w:rStyle w:val="CommentReference"/>
          <w:rFonts w:ascii="Times New Roman" w:hAnsiTheme="minorHAnsi"/>
        </w:rPr>
        <w:commentReference w:id="58"/>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2679FAD4">
            <wp:extent cx="6819864" cy="3897064"/>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4"/>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9"/>
      <w:commentRangeStart w:id="60"/>
      <w:r w:rsidRPr="00242181">
        <w:rPr>
          <w:b/>
        </w:rPr>
        <w:t>Figure 4:</w:t>
      </w:r>
      <w:r w:rsidRPr="00EB7331">
        <w:t xml:space="preserve"> </w:t>
      </w:r>
      <w:commentRangeEnd w:id="59"/>
      <w:r w:rsidR="006125FF">
        <w:rPr>
          <w:rStyle w:val="CommentReference"/>
          <w:rFonts w:ascii="Times New Roman" w:hAnsiTheme="minorHAnsi"/>
        </w:rPr>
        <w:commentReference w:id="59"/>
      </w:r>
      <w:commentRangeEnd w:id="60"/>
      <w:r w:rsidR="00AC2235">
        <w:rPr>
          <w:rStyle w:val="CommentReference"/>
          <w:rFonts w:ascii="Times New Roman" w:hAnsiTheme="minorHAnsi"/>
        </w:rPr>
        <w:commentReference w:id="60"/>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1"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1"/>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182FC5">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11EE5512" w14:textId="4C57EB39" w:rsidR="00A54292" w:rsidRPr="00C47FAF" w:rsidRDefault="00A54292" w:rsidP="00A54292">
      <w:pPr>
        <w:pStyle w:val="BodyText"/>
        <w:spacing w:before="0" w:after="0"/>
        <w:rPr>
          <w:sz w:val="22"/>
          <w:szCs w:val="22"/>
        </w:rPr>
      </w:pPr>
      <w:r w:rsidRPr="00C47FAF">
        <w:rPr>
          <w:sz w:val="22"/>
          <w:szCs w:val="22"/>
          <w:vertAlign w:val="superscript"/>
        </w:rPr>
        <w:lastRenderedPageBreak/>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8678C0F" w14:textId="7F4243DD" w:rsidR="0061501B" w:rsidRDefault="00A54292" w:rsidP="00A54292">
      <w:pPr>
        <w:pStyle w:val="BodyText"/>
        <w:spacing w:before="0"/>
      </w:pPr>
      <w:r>
        <w:rPr>
          <w:vertAlign w:val="superscript"/>
        </w:rPr>
        <w:t>2</w:t>
      </w:r>
      <w:r w:rsidRPr="0078067F">
        <w:rPr>
          <w:vertAlign w:val="superscript"/>
        </w:rPr>
        <w:t xml:space="preserve">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182FC5" w:rsidRDefault="00182FC5">
      <w:pPr>
        <w:pStyle w:val="CommentText"/>
      </w:pPr>
      <w:r>
        <w:rPr>
          <w:rStyle w:val="CommentReference"/>
        </w:rPr>
        <w:annotationRef/>
      </w:r>
      <w:r>
        <w:t>Journal of Biogeography style for now</w:t>
      </w:r>
    </w:p>
  </w:comment>
  <w:comment w:id="4" w:author="Ruan Van Mazijk" w:date="2019-12-03T12:24:00Z" w:initials="RVM">
    <w:p w14:paraId="2C95E568" w14:textId="110A8F45" w:rsidR="00182FC5" w:rsidRDefault="00182FC5">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182FC5" w:rsidRDefault="00182FC5">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182FC5" w:rsidRDefault="00182FC5">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182FC5" w:rsidRDefault="00182FC5">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182FC5" w:rsidRDefault="00182FC5">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182FC5" w:rsidRDefault="00182FC5">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182FC5" w:rsidRDefault="00182FC5">
      <w:pPr>
        <w:pStyle w:val="CommentText"/>
      </w:pPr>
      <w:r>
        <w:rPr>
          <w:rStyle w:val="CommentReference"/>
        </w:rPr>
        <w:annotationRef/>
      </w:r>
      <w:r>
        <w:t>GCFR?</w:t>
      </w:r>
    </w:p>
  </w:comment>
  <w:comment w:id="12" w:author="Michael Cramer" w:date="2019-12-02T11:15:00Z" w:initials="MC">
    <w:p w14:paraId="03CFEB10" w14:textId="7AC156BE" w:rsidR="00182FC5" w:rsidRDefault="00182FC5">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182FC5" w:rsidRDefault="00182FC5">
      <w:pPr>
        <w:pStyle w:val="CommentText"/>
      </w:pPr>
      <w:r>
        <w:rPr>
          <w:rStyle w:val="CommentReference"/>
        </w:rPr>
        <w:annotationRef/>
      </w:r>
      <w:r>
        <w:t>That</w:t>
      </w:r>
      <w:r>
        <w:t>’</w:t>
      </w:r>
      <w:r>
        <w:t>s a good point!</w:t>
      </w:r>
    </w:p>
  </w:comment>
  <w:comment w:id="14" w:author="Ruan Van Mazijk" w:date="2019-12-04T10:53:00Z" w:initials="RVM">
    <w:p w14:paraId="1C33D467" w14:textId="570F1950" w:rsidR="00182FC5" w:rsidRDefault="00182FC5">
      <w:pPr>
        <w:pStyle w:val="CommentText"/>
      </w:pPr>
      <w:r>
        <w:rPr>
          <w:rStyle w:val="CommentReference"/>
        </w:rPr>
        <w:annotationRef/>
      </w:r>
      <w:r>
        <w:t>Added this statement. Reword?</w:t>
      </w:r>
    </w:p>
  </w:comment>
  <w:comment w:id="15" w:author="Michael Cramer" w:date="2019-12-02T11:29:00Z" w:initials="MC">
    <w:p w14:paraId="5228A70D" w14:textId="4456D76A" w:rsidR="00182FC5" w:rsidRDefault="00182FC5">
      <w:pPr>
        <w:pStyle w:val="CommentText"/>
      </w:pPr>
      <w:r>
        <w:rPr>
          <w:rStyle w:val="CommentReference"/>
        </w:rPr>
        <w:annotationRef/>
      </w:r>
      <w:r>
        <w:t>What was the in the broader set that was left out?</w:t>
      </w:r>
    </w:p>
  </w:comment>
  <w:comment w:id="16" w:author="Michael Cramer" w:date="2019-12-02T11:30:00Z" w:initials="MC">
    <w:p w14:paraId="34FAFFC4" w14:textId="55845394" w:rsidR="00182FC5" w:rsidRDefault="00182FC5">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7" w:author="Ruan Van Mazijk" w:date="2019-12-03T12:33:00Z" w:initials="RVM">
    <w:p w14:paraId="0FE22BDB" w14:textId="51654128" w:rsidR="00182FC5" w:rsidRDefault="00182FC5">
      <w:pPr>
        <w:pStyle w:val="CommentText"/>
      </w:pPr>
      <w:r>
        <w:rPr>
          <w:rStyle w:val="CommentReference"/>
        </w:rPr>
        <w:annotationRef/>
      </w:r>
      <w:r>
        <w:t>Fair point! I</w:t>
      </w:r>
      <w:r>
        <w:t>’</w:t>
      </w:r>
      <w:r>
        <w:t>ve check this and will add as supplementary (will discuss with you guys too).</w:t>
      </w:r>
    </w:p>
  </w:comment>
  <w:comment w:id="18" w:author="Michael Cramer" w:date="2019-10-06T20:10:00Z" w:initials="MC">
    <w:p w14:paraId="5AED77A5" w14:textId="45F362C3" w:rsidR="00182FC5" w:rsidRDefault="00182FC5">
      <w:pPr>
        <w:pStyle w:val="CommentText"/>
      </w:pPr>
      <w:r>
        <w:rPr>
          <w:rStyle w:val="CommentReference"/>
        </w:rPr>
        <w:annotationRef/>
      </w:r>
      <w:r>
        <w:t>This suggests they were lumped together?</w:t>
      </w:r>
    </w:p>
  </w:comment>
  <w:comment w:id="19" w:author="Ruan Van Mazijk" w:date="2019-10-07T15:44:00Z" w:initials="RVM">
    <w:p w14:paraId="1E812954" w14:textId="484F8BEE" w:rsidR="00182FC5" w:rsidRDefault="00182FC5">
      <w:pPr>
        <w:pStyle w:val="CommentText"/>
      </w:pPr>
      <w:r>
        <w:rPr>
          <w:rStyle w:val="CommentReference"/>
        </w:rPr>
        <w:annotationRef/>
      </w:r>
      <w:r>
        <w:t>They were! It was a single PCA</w:t>
      </w:r>
      <w:r>
        <w:t>…</w:t>
      </w:r>
    </w:p>
  </w:comment>
  <w:comment w:id="20" w:author="Michael Cramer" w:date="2019-10-06T20:11:00Z" w:initials="MC">
    <w:p w14:paraId="3D93755E" w14:textId="0E76DB81" w:rsidR="00182FC5" w:rsidRDefault="00182FC5">
      <w:pPr>
        <w:pStyle w:val="CommentText"/>
      </w:pPr>
      <w:r>
        <w:rPr>
          <w:rStyle w:val="CommentReference"/>
        </w:rPr>
        <w:annotationRef/>
      </w:r>
      <w:r>
        <w:t xml:space="preserve">Is the standard not to </w:t>
      </w:r>
      <w:r>
        <w:t>“</w:t>
      </w:r>
      <w:r>
        <w:t>scale</w:t>
      </w:r>
      <w:r>
        <w:t>”</w:t>
      </w:r>
      <w:r>
        <w:t xml:space="preserve"> the variables for PCA anyway?</w:t>
      </w:r>
    </w:p>
  </w:comment>
  <w:comment w:id="21" w:author="Ruan Van Mazijk" w:date="2019-10-07T11:59:00Z" w:initials="RVM">
    <w:p w14:paraId="4E6C485B" w14:textId="2B0CE332" w:rsidR="00182FC5" w:rsidRDefault="00182FC5">
      <w:pPr>
        <w:pStyle w:val="CommentText"/>
      </w:pPr>
      <w:r>
        <w:rPr>
          <w:rStyle w:val="CommentReference"/>
        </w:rPr>
        <w:annotationRef/>
      </w:r>
      <w:r>
        <w:t>It is the standard yes, but the log10-transofrm is not the scaling. The transformation made sure the data wasn</w:t>
      </w:r>
      <w:r>
        <w:t>’</w:t>
      </w:r>
      <w:r>
        <w:t>t skewed</w:t>
      </w:r>
      <w:r>
        <w:t>…</w:t>
      </w:r>
    </w:p>
  </w:comment>
  <w:comment w:id="23" w:author="Ruan Van Mazijk" w:date="2019-12-03T11:34:00Z" w:initials="RVM">
    <w:p w14:paraId="13E1EB9E" w14:textId="4CDF16C1" w:rsidR="00182FC5" w:rsidRDefault="00182FC5">
      <w:pPr>
        <w:pStyle w:val="CommentText"/>
      </w:pPr>
      <w:r>
        <w:rPr>
          <w:rStyle w:val="CommentReference"/>
        </w:rPr>
        <w:annotationRef/>
      </w:r>
      <w:r>
        <w:t>And to home-in on the relationships in the non-hotspot parts of the two regions?</w:t>
      </w:r>
    </w:p>
  </w:comment>
  <w:comment w:id="25" w:author="Michael Cramer" w:date="2019-12-03T08:06:00Z" w:initials="MC">
    <w:p w14:paraId="3FA9A013" w14:textId="31BD4F42" w:rsidR="00182FC5" w:rsidRDefault="00182FC5">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6" w:author="Ruan Van Mazijk" w:date="2019-12-03T12:14:00Z" w:initials="RVM">
    <w:p w14:paraId="3121CA7E" w14:textId="42932269" w:rsidR="00182FC5" w:rsidRDefault="00182FC5">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7" w:author="Michael Cramer" w:date="2019-12-03T08:07:00Z" w:initials="MC">
    <w:p w14:paraId="330C274F" w14:textId="162472F8" w:rsidR="00182FC5" w:rsidRDefault="00182FC5">
      <w:pPr>
        <w:pStyle w:val="CommentText"/>
      </w:pPr>
      <w:r>
        <w:rPr>
          <w:rStyle w:val="CommentReference"/>
        </w:rPr>
        <w:annotationRef/>
      </w:r>
      <w:r>
        <w:t>Strange to have this result in S rather than with other panels in Fig 2.</w:t>
      </w:r>
    </w:p>
  </w:comment>
  <w:comment w:id="28" w:author="Ruan Van Mazijk" w:date="2019-12-03T11:55:00Z" w:initials="RVM">
    <w:p w14:paraId="1C54F278" w14:textId="40FFA1DC" w:rsidR="00182FC5" w:rsidRDefault="00182FC5">
      <w:pPr>
        <w:pStyle w:val="CommentText"/>
      </w:pPr>
      <w:r>
        <w:rPr>
          <w:rStyle w:val="CommentReference"/>
        </w:rPr>
        <w:annotationRef/>
      </w:r>
      <w:r>
        <w:t>I agree. The updated version of the figure has it.</w:t>
      </w:r>
    </w:p>
  </w:comment>
  <w:comment w:id="29" w:author="Michael Cramer" w:date="2019-12-03T08:17:00Z" w:initials="MC">
    <w:p w14:paraId="5C360526" w14:textId="3EE07712" w:rsidR="00182FC5" w:rsidRDefault="00182FC5">
      <w:pPr>
        <w:pStyle w:val="CommentText"/>
      </w:pPr>
      <w:r>
        <w:rPr>
          <w:rStyle w:val="CommentReference"/>
        </w:rPr>
        <w:annotationRef/>
      </w:r>
      <w:r>
        <w:t xml:space="preserve">I think just refer to the table/figure (which?) rather than saying this. </w:t>
      </w:r>
    </w:p>
  </w:comment>
  <w:comment w:id="30" w:author="Ruan Van Mazijk" w:date="2019-12-03T11:57:00Z" w:initials="RVM">
    <w:p w14:paraId="07C22E28" w14:textId="471300FA" w:rsidR="00182FC5" w:rsidRDefault="00182FC5">
      <w:pPr>
        <w:pStyle w:val="CommentText"/>
      </w:pPr>
      <w:r>
        <w:rPr>
          <w:rStyle w:val="CommentReference"/>
        </w:rPr>
        <w:annotationRef/>
      </w:r>
      <w:r>
        <w:t>The table is for the univariate (ANCOVA) results, the figure for the multivariate results.</w:t>
      </w:r>
    </w:p>
  </w:comment>
  <w:comment w:id="31" w:author="Michael Cramer" w:date="2019-10-06T20:52:00Z" w:initials="MC">
    <w:p w14:paraId="44AE895E" w14:textId="77777777" w:rsidR="00182FC5" w:rsidRDefault="00182FC5" w:rsidP="001A7D58">
      <w:pPr>
        <w:pStyle w:val="CommentText"/>
      </w:pPr>
      <w:r>
        <w:rPr>
          <w:rStyle w:val="CommentReference"/>
        </w:rPr>
        <w:annotationRef/>
      </w:r>
      <w:r>
        <w:t>Why is this SD?</w:t>
      </w:r>
    </w:p>
  </w:comment>
  <w:comment w:id="32" w:author="Ruan Van Mazijk" w:date="2019-10-08T09:24:00Z" w:initials="RVM">
    <w:p w14:paraId="76D8A660" w14:textId="77777777" w:rsidR="00182FC5" w:rsidRDefault="00182FC5" w:rsidP="001A7D58">
      <w:pPr>
        <w:pStyle w:val="CommentText"/>
      </w:pPr>
      <w:r>
        <w:rPr>
          <w:rStyle w:val="CommentReference"/>
        </w:rPr>
        <w:annotationRef/>
      </w:r>
      <w:r>
        <w:t>Should it be the variance rather?</w:t>
      </w:r>
    </w:p>
  </w:comment>
  <w:comment w:id="33" w:author="Michael Cramer" w:date="2019-10-06T20:52:00Z" w:initials="MC">
    <w:p w14:paraId="72002478" w14:textId="77777777" w:rsidR="00182FC5" w:rsidRDefault="00182FC5" w:rsidP="00827247">
      <w:pPr>
        <w:pStyle w:val="CommentText"/>
      </w:pPr>
      <w:r>
        <w:rPr>
          <w:rStyle w:val="CommentReference"/>
        </w:rPr>
        <w:annotationRef/>
      </w:r>
      <w:r>
        <w:t>Why is this SD?</w:t>
      </w:r>
    </w:p>
  </w:comment>
  <w:comment w:id="34" w:author="Ruan Van Mazijk" w:date="2019-10-08T09:24:00Z" w:initials="RVM">
    <w:p w14:paraId="0A83FFEA" w14:textId="77777777" w:rsidR="00182FC5" w:rsidRDefault="00182FC5" w:rsidP="00827247">
      <w:pPr>
        <w:pStyle w:val="CommentText"/>
      </w:pPr>
      <w:r>
        <w:rPr>
          <w:rStyle w:val="CommentReference"/>
        </w:rPr>
        <w:annotationRef/>
      </w:r>
      <w:r>
        <w:t>Should it be the variance rather?</w:t>
      </w:r>
    </w:p>
  </w:comment>
  <w:comment w:id="36" w:author="Michael Cramer" w:date="2019-12-03T08:19:00Z" w:initials="MC">
    <w:p w14:paraId="20553D95" w14:textId="4D7D575C" w:rsidR="00182FC5" w:rsidRDefault="00182FC5">
      <w:pPr>
        <w:pStyle w:val="CommentText"/>
      </w:pPr>
      <w:r>
        <w:rPr>
          <w:rStyle w:val="CommentReference"/>
        </w:rPr>
        <w:annotationRef/>
      </w:r>
      <w:r>
        <w:t>Nice!</w:t>
      </w:r>
    </w:p>
  </w:comment>
  <w:comment w:id="35" w:author="Ruan Van Mazijk" w:date="2019-12-03T11:36:00Z" w:initials="RVM">
    <w:p w14:paraId="1CDB9C49" w14:textId="31B3356C" w:rsidR="00182FC5" w:rsidRDefault="00182FC5">
      <w:pPr>
        <w:pStyle w:val="CommentText"/>
      </w:pPr>
      <w:r>
        <w:rPr>
          <w:rStyle w:val="CommentReference"/>
        </w:rPr>
        <w:annotationRef/>
      </w:r>
      <w:r>
        <w:rPr>
          <w:rStyle w:val="CommentReference"/>
        </w:rPr>
        <w:annotationRef/>
      </w:r>
      <w:r>
        <w:t>Do you mean Figure 3a? If not, what sort of supporting figure do you wish?</w:t>
      </w:r>
    </w:p>
  </w:comment>
  <w:comment w:id="37" w:author="Michael Cramer" w:date="2019-10-06T20:52:00Z" w:initials="MC">
    <w:p w14:paraId="151A031E" w14:textId="77777777" w:rsidR="00182FC5" w:rsidRDefault="00182FC5" w:rsidP="003E77D9">
      <w:pPr>
        <w:pStyle w:val="CommentText"/>
      </w:pPr>
      <w:r>
        <w:rPr>
          <w:rStyle w:val="CommentReference"/>
        </w:rPr>
        <w:annotationRef/>
      </w:r>
      <w:r>
        <w:t>Why is this SD?</w:t>
      </w:r>
    </w:p>
  </w:comment>
  <w:comment w:id="38" w:author="Ruan Van Mazijk" w:date="2019-10-08T09:24:00Z" w:initials="RVM">
    <w:p w14:paraId="21F65C2F" w14:textId="77777777" w:rsidR="00182FC5" w:rsidRDefault="00182FC5" w:rsidP="003E77D9">
      <w:pPr>
        <w:pStyle w:val="CommentText"/>
      </w:pPr>
      <w:r>
        <w:rPr>
          <w:rStyle w:val="CommentReference"/>
        </w:rPr>
        <w:annotationRef/>
      </w:r>
      <w:r>
        <w:t>Should it be the variance rather?</w:t>
      </w:r>
    </w:p>
  </w:comment>
  <w:comment w:id="39" w:author="Michael Cramer" w:date="2019-10-06T20:52:00Z" w:initials="MC">
    <w:p w14:paraId="35D2187B" w14:textId="77777777" w:rsidR="00182FC5" w:rsidRDefault="00182FC5" w:rsidP="003E77D9">
      <w:pPr>
        <w:pStyle w:val="CommentText"/>
      </w:pPr>
      <w:r>
        <w:rPr>
          <w:rStyle w:val="CommentReference"/>
        </w:rPr>
        <w:annotationRef/>
      </w:r>
      <w:r>
        <w:t>Why is this SD?</w:t>
      </w:r>
    </w:p>
  </w:comment>
  <w:comment w:id="40" w:author="Ruan Van Mazijk" w:date="2019-10-08T09:24:00Z" w:initials="RVM">
    <w:p w14:paraId="5801EF70" w14:textId="77777777" w:rsidR="00182FC5" w:rsidRDefault="00182FC5" w:rsidP="003E77D9">
      <w:pPr>
        <w:pStyle w:val="CommentText"/>
      </w:pPr>
      <w:r>
        <w:rPr>
          <w:rStyle w:val="CommentReference"/>
        </w:rPr>
        <w:annotationRef/>
      </w:r>
      <w:r>
        <w:t>Should it be the variance rather?</w:t>
      </w:r>
    </w:p>
  </w:comment>
  <w:comment w:id="41" w:author="Michael Cramer" w:date="2019-10-06T20:52:00Z" w:initials="MC">
    <w:p w14:paraId="4CA8A44E" w14:textId="77777777" w:rsidR="00182FC5" w:rsidRDefault="00182FC5" w:rsidP="00C96F57">
      <w:pPr>
        <w:pStyle w:val="CommentText"/>
      </w:pPr>
      <w:r>
        <w:rPr>
          <w:rStyle w:val="CommentReference"/>
        </w:rPr>
        <w:annotationRef/>
      </w:r>
      <w:r>
        <w:t>Why is this SD?</w:t>
      </w:r>
    </w:p>
  </w:comment>
  <w:comment w:id="42" w:author="Ruan Van Mazijk" w:date="2019-10-08T09:24:00Z" w:initials="RVM">
    <w:p w14:paraId="7CB43028" w14:textId="77777777" w:rsidR="00182FC5" w:rsidRDefault="00182FC5" w:rsidP="00C96F57">
      <w:pPr>
        <w:pStyle w:val="CommentText"/>
      </w:pPr>
      <w:r>
        <w:rPr>
          <w:rStyle w:val="CommentReference"/>
        </w:rPr>
        <w:annotationRef/>
      </w:r>
      <w:r>
        <w:t>Should it be the variance rather?</w:t>
      </w:r>
    </w:p>
  </w:comment>
  <w:comment w:id="43" w:author="Michael Cramer" w:date="2019-12-03T08:21:00Z" w:initials="MC">
    <w:p w14:paraId="6585E7F5" w14:textId="714E833D" w:rsidR="00182FC5" w:rsidRDefault="00182FC5">
      <w:pPr>
        <w:pStyle w:val="CommentText"/>
      </w:pPr>
      <w:r>
        <w:rPr>
          <w:rStyle w:val="CommentReference"/>
        </w:rPr>
        <w:annotationRef/>
      </w:r>
      <w:r>
        <w:t>This is a little mind-bending I think.</w:t>
      </w:r>
    </w:p>
  </w:comment>
  <w:comment w:id="44" w:author="Ruan Van Mazijk" w:date="2019-12-03T12:04:00Z" w:initials="RVM">
    <w:p w14:paraId="3D3E71FC" w14:textId="5D03FC9C" w:rsidR="00182FC5" w:rsidRDefault="00182FC5">
      <w:pPr>
        <w:pStyle w:val="CommentText"/>
      </w:pPr>
      <w:r>
        <w:rPr>
          <w:rStyle w:val="CommentReference"/>
        </w:rPr>
        <w:annotationRef/>
      </w:r>
      <w:r>
        <w:t xml:space="preserve">Mind-bending like confusing? Or mind-binding like </w:t>
      </w:r>
      <w:r>
        <w:t>“</w:t>
      </w:r>
      <w:r>
        <w:t>wow</w:t>
      </w:r>
      <w:r>
        <w:t>”</w:t>
      </w:r>
      <w:r>
        <w:t>?...</w:t>
      </w:r>
    </w:p>
  </w:comment>
  <w:comment w:id="45" w:author="Michael Cramer" w:date="2019-12-03T11:05:00Z" w:initials="MC">
    <w:p w14:paraId="72D2893D" w14:textId="4CE8149C" w:rsidR="00182FC5" w:rsidRDefault="00182FC5">
      <w:pPr>
        <w:pStyle w:val="CommentText"/>
      </w:pPr>
      <w:r>
        <w:rPr>
          <w:rStyle w:val="CommentReference"/>
        </w:rPr>
        <w:annotationRef/>
      </w:r>
      <w:r>
        <w:t>This is the only reference to Figure 4</w:t>
      </w:r>
    </w:p>
  </w:comment>
  <w:comment w:id="46" w:author="Ruan Van Mazijk" w:date="2019-12-03T12:07:00Z" w:initials="RVM">
    <w:p w14:paraId="39197D3F" w14:textId="7E9A817E" w:rsidR="00182FC5" w:rsidRDefault="00182FC5">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Michael Cramer" w:date="2019-12-03T08:28:00Z" w:initials="MC">
    <w:p w14:paraId="7BAA7050" w14:textId="1B13D596" w:rsidR="00182FC5" w:rsidRDefault="00182FC5">
      <w:pPr>
        <w:pStyle w:val="CommentText"/>
      </w:pPr>
      <w:r>
        <w:rPr>
          <w:rStyle w:val="CommentReference"/>
        </w:rPr>
        <w:annotationRef/>
      </w:r>
      <w:r>
        <w:t>I am not at all convinced by this argument. Isn</w:t>
      </w:r>
      <w:r>
        <w:t>’</w:t>
      </w:r>
      <w:r>
        <w:t>t this just a necessary consequence of data aggregation?</w:t>
      </w:r>
    </w:p>
  </w:comment>
  <w:comment w:id="49" w:author="Michael Cramer" w:date="2019-12-03T08:42:00Z" w:initials="MC">
    <w:p w14:paraId="6DD55F01" w14:textId="4C4083CF" w:rsidR="00182FC5" w:rsidRDefault="00182FC5">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0" w:author="Michael Cramer" w:date="2019-12-03T10:39:00Z" w:initials="MC">
    <w:p w14:paraId="2CA3CDB8" w14:textId="18AF3660" w:rsidR="00182FC5" w:rsidRDefault="00182FC5">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1" w:author="Michael Cramer" w:date="2019-12-03T10:43:00Z" w:initials="MC">
    <w:p w14:paraId="12C42DED" w14:textId="5819E472" w:rsidR="00182FC5" w:rsidRDefault="00182FC5">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182FC5" w:rsidRDefault="00182FC5">
      <w:pPr>
        <w:pStyle w:val="CommentText"/>
      </w:pPr>
    </w:p>
  </w:comment>
  <w:comment w:id="56" w:author="Michael Cramer" w:date="2019-10-07T10:02:00Z" w:initials="MC">
    <w:p w14:paraId="4937B472" w14:textId="0312FCE7" w:rsidR="00182FC5" w:rsidRDefault="00182FC5" w:rsidP="006F5A52">
      <w:pPr>
        <w:pStyle w:val="CommentText"/>
      </w:pPr>
      <w:r>
        <w:rPr>
          <w:rStyle w:val="CommentReference"/>
        </w:rPr>
        <w:annotationRef/>
      </w:r>
      <w:r>
        <w:t>Should these be normalized for the total number of QDS or HDS?</w:t>
      </w:r>
    </w:p>
  </w:comment>
  <w:comment w:id="57" w:author="Ruan Van Mazijk" w:date="2019-10-07T12:19:00Z" w:initials="RVM">
    <w:p w14:paraId="77A93CC5" w14:textId="3A13C47F" w:rsidR="00182FC5" w:rsidRDefault="00182FC5">
      <w:pPr>
        <w:pStyle w:val="CommentText"/>
      </w:pPr>
      <w:r>
        <w:rPr>
          <w:rStyle w:val="CommentReference"/>
        </w:rPr>
        <w:annotationRef/>
      </w:r>
      <w:r>
        <w:t>Note sure what you mean?</w:t>
      </w:r>
    </w:p>
  </w:comment>
  <w:comment w:id="54" w:author="Michael Cramer" w:date="2019-12-03T10:58:00Z" w:initials="MC">
    <w:p w14:paraId="11E838FE" w14:textId="753F8830" w:rsidR="00182FC5" w:rsidRDefault="00182FC5">
      <w:pPr>
        <w:pStyle w:val="CommentText"/>
      </w:pPr>
      <w:r>
        <w:rPr>
          <w:rStyle w:val="CommentReference"/>
        </w:rPr>
        <w:annotationRef/>
      </w:r>
      <w:r>
        <w:t>I am not sure about this combination of figures being appropriate. The exclusion of DS here seems strange. Maybe this can be rearranged.</w:t>
      </w:r>
    </w:p>
  </w:comment>
  <w:comment w:id="55" w:author="Ruan Van Mazijk" w:date="2019-12-03T12:17:00Z" w:initials="RVM">
    <w:p w14:paraId="20D71E78" w14:textId="544E27A0" w:rsidR="00182FC5" w:rsidRDefault="00182FC5">
      <w:pPr>
        <w:pStyle w:val="CommentText"/>
      </w:pPr>
      <w:r>
        <w:rPr>
          <w:rStyle w:val="CommentReference"/>
        </w:rPr>
        <w:annotationRef/>
      </w:r>
      <w:r>
        <w:t>Updated figure does this, I think.</w:t>
      </w:r>
    </w:p>
  </w:comment>
  <w:comment w:id="58" w:author="Michael Cramer" w:date="2019-12-03T08:32:00Z" w:initials="MC">
    <w:p w14:paraId="350C35AF" w14:textId="7ED0BEDD" w:rsidR="00182FC5" w:rsidRDefault="00182FC5">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9" w:author="Michael Cramer" w:date="2019-12-03T11:02:00Z" w:initials="MC">
    <w:p w14:paraId="43265982" w14:textId="7C216E94" w:rsidR="00182FC5" w:rsidRDefault="00182FC5">
      <w:pPr>
        <w:pStyle w:val="CommentText"/>
      </w:pPr>
      <w:r>
        <w:rPr>
          <w:rStyle w:val="CommentReference"/>
        </w:rPr>
        <w:annotationRef/>
      </w:r>
      <w:r>
        <w:t xml:space="preserve">What is SWAFR in the predictor list? Should this be </w:t>
      </w:r>
      <w:r>
        <w:t>“</w:t>
      </w:r>
      <w:r>
        <w:t>Region</w:t>
      </w:r>
      <w:r>
        <w:t>”</w:t>
      </w:r>
      <w:r>
        <w:t>?</w:t>
      </w:r>
    </w:p>
  </w:comment>
  <w:comment w:id="60" w:author="Ruan Van Mazijk" w:date="2019-12-03T12:16:00Z" w:initials="RVM">
    <w:p w14:paraId="151CA642" w14:textId="69319484" w:rsidR="00182FC5" w:rsidRPr="00AC2235" w:rsidRDefault="00182FC5">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1C33D467"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1C33D467" w16cid:durableId="21920EA1"/>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52CF4" w14:textId="77777777" w:rsidR="00021CA8" w:rsidRDefault="00021CA8">
      <w:pPr>
        <w:spacing w:after="0"/>
      </w:pPr>
      <w:r>
        <w:separator/>
      </w:r>
    </w:p>
  </w:endnote>
  <w:endnote w:type="continuationSeparator" w:id="0">
    <w:p w14:paraId="17AE58A6" w14:textId="77777777" w:rsidR="00021CA8" w:rsidRDefault="00021CA8">
      <w:pPr>
        <w:spacing w:after="0"/>
      </w:pPr>
      <w:r>
        <w:continuationSeparator/>
      </w:r>
    </w:p>
  </w:endnote>
  <w:endnote w:type="continuationNotice" w:id="1">
    <w:p w14:paraId="0327ED34" w14:textId="77777777" w:rsidR="00021CA8" w:rsidRDefault="00021CA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82FC5" w:rsidRDefault="00182FC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82FC5" w:rsidRDefault="00182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E7607" w14:textId="77777777" w:rsidR="00021CA8" w:rsidRDefault="00021CA8">
      <w:r>
        <w:separator/>
      </w:r>
    </w:p>
  </w:footnote>
  <w:footnote w:type="continuationSeparator" w:id="0">
    <w:p w14:paraId="707E3EFD" w14:textId="77777777" w:rsidR="00021CA8" w:rsidRDefault="00021CA8">
      <w:r>
        <w:continuationSeparator/>
      </w:r>
    </w:p>
  </w:footnote>
  <w:footnote w:type="continuationNotice" w:id="1">
    <w:p w14:paraId="4FB30E03" w14:textId="77777777" w:rsidR="00021CA8" w:rsidRDefault="00021CA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1CA8"/>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0260"/>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6EC45-49AB-4FA4-BDC4-2B0DC38F1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31</Pages>
  <Words>13579</Words>
  <Characters>77406</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080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34</cp:revision>
  <cp:lastPrinted>2019-11-19T13:01:00Z</cp:lastPrinted>
  <dcterms:created xsi:type="dcterms:W3CDTF">2019-12-03T09:32:00Z</dcterms:created>
  <dcterms:modified xsi:type="dcterms:W3CDTF">2019-12-04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